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PlainTable4"/>
        <w:tblW w:w="5000" w:type="pct"/>
        <w:tblBorders>
          <w:insideV w:val="single" w:sz="18" w:space="0" w:color="FFFFFF" w:themeColor="background1"/>
        </w:tblBorders>
        <w:tblLook w:val="04A0" w:firstRow="1" w:lastRow="0" w:firstColumn="1" w:lastColumn="0" w:noHBand="0" w:noVBand="1"/>
      </w:tblPr>
      <w:tblGrid>
        <w:gridCol w:w="1402"/>
        <w:gridCol w:w="1807"/>
        <w:gridCol w:w="3699"/>
        <w:gridCol w:w="2118"/>
      </w:tblGrid>
      <w:tr w:rsidR="007144C4" w14:paraId="2A8D2690" w14:textId="77777777" w:rsidTr="00103F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2C0B6D51" w14:textId="77777777" w:rsidR="007144C4" w:rsidRPr="00723F68" w:rsidRDefault="007144C4" w:rsidP="00103F32">
            <w:pPr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Component</w:t>
            </w:r>
          </w:p>
        </w:tc>
        <w:tc>
          <w:tcPr>
            <w:tcW w:w="956" w:type="pct"/>
            <w:vAlign w:val="center"/>
          </w:tcPr>
          <w:p w14:paraId="4D6D82DC" w14:textId="77777777" w:rsidR="007144C4" w:rsidRPr="00723F68" w:rsidRDefault="007144C4" w:rsidP="00103F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Model</w:t>
            </w:r>
          </w:p>
        </w:tc>
        <w:tc>
          <w:tcPr>
            <w:tcW w:w="2064" w:type="pct"/>
            <w:vAlign w:val="center"/>
          </w:tcPr>
          <w:p w14:paraId="7D4201DE" w14:textId="77777777" w:rsidR="007144C4" w:rsidRPr="00723F68" w:rsidRDefault="007144C4" w:rsidP="00103F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Technical specification</w:t>
            </w:r>
          </w:p>
        </w:tc>
        <w:tc>
          <w:tcPr>
            <w:tcW w:w="1189" w:type="pct"/>
            <w:vAlign w:val="center"/>
          </w:tcPr>
          <w:p w14:paraId="684E9A95" w14:textId="77777777" w:rsidR="007144C4" w:rsidRPr="00723F68" w:rsidRDefault="007144C4" w:rsidP="00103F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Function</w:t>
            </w:r>
          </w:p>
        </w:tc>
      </w:tr>
      <w:tr w:rsidR="007144C4" w:rsidRPr="00F20767" w14:paraId="097924F9" w14:textId="77777777" w:rsidTr="00103F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vAlign w:val="center"/>
          </w:tcPr>
          <w:p w14:paraId="040D3364" w14:textId="77777777" w:rsidR="007144C4" w:rsidRPr="00723F68" w:rsidRDefault="007144C4" w:rsidP="00103F32">
            <w:pPr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 xml:space="preserve">Components of the modified electronic circuit </w:t>
            </w:r>
          </w:p>
        </w:tc>
      </w:tr>
      <w:tr w:rsidR="007144C4" w14:paraId="5BE2D1C0" w14:textId="77777777" w:rsidTr="00103F32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078C2D4B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Motor</w:t>
            </w:r>
          </w:p>
        </w:tc>
        <w:tc>
          <w:tcPr>
            <w:tcW w:w="956" w:type="pct"/>
            <w:vAlign w:val="center"/>
          </w:tcPr>
          <w:p w14:paraId="27B238A4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 xml:space="preserve">RS PRO </w:t>
            </w:r>
            <w:r w:rsidRPr="00723F68">
              <w:rPr>
                <w:rFonts w:cs="Arial"/>
                <w:sz w:val="18"/>
                <w:szCs w:val="18"/>
              </w:rPr>
              <w:t xml:space="preserve">951D </w:t>
            </w:r>
          </w:p>
          <w:p w14:paraId="7B33AD5D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fldChar w:fldCharType="begin" w:fldLock="1"/>
            </w:r>
            <w:r w:rsidRPr="00723F68">
              <w:rPr>
                <w:rFonts w:cs="Arial"/>
                <w:sz w:val="18"/>
                <w:szCs w:val="18"/>
              </w:rPr>
              <w:instrText>ADDIN CSL_CITATION {"citationItems":[{"id":"ITEM-1","itemData":{"URL":"https://uk.rs-online.com/web/p/dc-motors/8347647/","accessed":{"date-parts":[["2021","4","12"]]},"id":"ITEM-1","issued":{"date-parts":[["2021"]]},"title":"RS PRO 951D | RS Components","type":"webpage"},"uris":["http://www.mendeley.com/documents/?uuid=2766ec2e-a0b4-319f-b12a-7cd1e2610bac"]}],"mendeley":{"formattedCitation":"(&lt;i&gt;RS PRO 951D | RS Components&lt;/i&gt;, 2021)","plainTextFormattedCitation":"(RS PRO 951D | RS Components, 2021)","previouslyFormattedCitation":"(&lt;i&gt;RS PRO 951D | RS Components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sz w:val="18"/>
                <w:szCs w:val="18"/>
              </w:rPr>
              <w:fldChar w:fldCharType="separate"/>
            </w:r>
            <w:r w:rsidRPr="00723F68">
              <w:rPr>
                <w:rFonts w:cs="Arial"/>
                <w:noProof/>
                <w:sz w:val="18"/>
                <w:szCs w:val="18"/>
              </w:rPr>
              <w:t>(</w:t>
            </w:r>
            <w:r w:rsidRPr="00723F68">
              <w:rPr>
                <w:rFonts w:cs="Arial"/>
                <w:i/>
                <w:noProof/>
                <w:sz w:val="18"/>
                <w:szCs w:val="18"/>
              </w:rPr>
              <w:t>RS PRO 951D | RS Components</w:t>
            </w:r>
            <w:r w:rsidRPr="00723F68">
              <w:rPr>
                <w:rFonts w:cs="Arial"/>
                <w:noProof/>
                <w:sz w:val="18"/>
                <w:szCs w:val="18"/>
              </w:rPr>
              <w:t>, 2021)</w:t>
            </w:r>
            <w:r w:rsidRPr="00723F68">
              <w:rPr>
                <w:rFonts w:cs="Arial"/>
                <w:sz w:val="18"/>
                <w:szCs w:val="18"/>
              </w:rPr>
              <w:fldChar w:fldCharType="end"/>
            </w:r>
          </w:p>
          <w:p w14:paraId="088EB50F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A0A0A"/>
                <w:kern w:val="36"/>
                <w:sz w:val="18"/>
                <w:szCs w:val="18"/>
              </w:rPr>
            </w:pPr>
          </w:p>
        </w:tc>
        <w:tc>
          <w:tcPr>
            <w:tcW w:w="2064" w:type="pct"/>
            <w:vAlign w:val="center"/>
          </w:tcPr>
          <w:p w14:paraId="65C4C60E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Supply voltage – 3V</w:t>
            </w:r>
          </w:p>
          <w:p w14:paraId="48EEFD79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DC Motor Type – brushed geared</w:t>
            </w:r>
          </w:p>
          <w:p w14:paraId="137EE480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Power rating – 0.58 W</w:t>
            </w:r>
          </w:p>
          <w:p w14:paraId="0610B84D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Current rating – 320mA</w:t>
            </w:r>
          </w:p>
          <w:p w14:paraId="4A7B257C" w14:textId="77777777" w:rsidR="007144C4" w:rsidRPr="005C208D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</w:rPr>
            </w:pPr>
            <w:r w:rsidRPr="005C208D">
              <w:rPr>
                <w:rFonts w:cs="Arial"/>
                <w:color w:val="000000" w:themeColor="text1"/>
                <w:sz w:val="18"/>
                <w:szCs w:val="18"/>
              </w:rPr>
              <w:t>Output speed – 45RPM</w:t>
            </w:r>
          </w:p>
          <w:p w14:paraId="7159D2C5" w14:textId="77777777" w:rsidR="007144C4" w:rsidRPr="005C208D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</w:rPr>
            </w:pPr>
            <w:r w:rsidRPr="005C208D">
              <w:rPr>
                <w:rFonts w:cs="Arial"/>
                <w:color w:val="000000" w:themeColor="text1"/>
                <w:sz w:val="18"/>
                <w:szCs w:val="18"/>
              </w:rPr>
              <w:t xml:space="preserve">Torque – </w:t>
            </w:r>
            <w:r w:rsidRPr="005C208D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352GCM</w:t>
            </w:r>
          </w:p>
          <w:p w14:paraId="1DF7CFC5" w14:textId="77777777" w:rsidR="007144C4" w:rsidRPr="005C208D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</w:rPr>
            </w:pPr>
            <w:r w:rsidRPr="005C208D">
              <w:rPr>
                <w:rFonts w:cs="Arial"/>
                <w:color w:val="000000" w:themeColor="text1"/>
                <w:sz w:val="18"/>
                <w:szCs w:val="18"/>
              </w:rPr>
              <w:t>Maximum output torque – 9Ncm</w:t>
            </w:r>
          </w:p>
          <w:p w14:paraId="46EA8A50" w14:textId="77777777" w:rsidR="007144C4" w:rsidRPr="005C208D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</w:rPr>
            </w:pPr>
            <w:r w:rsidRPr="005C208D">
              <w:rPr>
                <w:rFonts w:cs="Arial"/>
                <w:color w:val="000000" w:themeColor="text1"/>
                <w:sz w:val="18"/>
                <w:szCs w:val="18"/>
              </w:rPr>
              <w:t>Gearhead type – spur</w:t>
            </w:r>
          </w:p>
          <w:p w14:paraId="2EC8FF6C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5C208D">
              <w:rPr>
                <w:rFonts w:cs="Arial"/>
                <w:color w:val="000000" w:themeColor="text1"/>
                <w:sz w:val="18"/>
                <w:szCs w:val="18"/>
              </w:rPr>
              <w:t xml:space="preserve">Dimensions – </w:t>
            </w:r>
            <w:r w:rsidRPr="00723F68">
              <w:rPr>
                <w:rFonts w:cs="Arial"/>
                <w:sz w:val="18"/>
                <w:szCs w:val="18"/>
              </w:rPr>
              <w:t>29.25x10x12mm</w:t>
            </w:r>
          </w:p>
          <w:p w14:paraId="6FFB9C56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Shaft diameter – 3mm</w:t>
            </w:r>
          </w:p>
        </w:tc>
        <w:tc>
          <w:tcPr>
            <w:tcW w:w="1189" w:type="pct"/>
            <w:vAlign w:val="center"/>
          </w:tcPr>
          <w:p w14:paraId="22A981BC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</w:rPr>
              <w:t xml:space="preserve">Turns clockwise or anticlockwise in order to wind or unwind the string around the haptic sleeve, tightening or untightening the sleeve respectively </w:t>
            </w:r>
          </w:p>
        </w:tc>
      </w:tr>
      <w:tr w:rsidR="007144C4" w14:paraId="523E901C" w14:textId="77777777" w:rsidTr="00103F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2795A564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Force sensing resistor x2</w:t>
            </w:r>
          </w:p>
        </w:tc>
        <w:tc>
          <w:tcPr>
            <w:tcW w:w="956" w:type="pct"/>
            <w:vAlign w:val="center"/>
          </w:tcPr>
          <w:p w14:paraId="32F6C3B9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A0A0A"/>
                <w:kern w:val="36"/>
                <w:sz w:val="18"/>
                <w:szCs w:val="18"/>
              </w:rPr>
            </w:pPr>
            <w:r w:rsidRPr="00723F68">
              <w:rPr>
                <w:rFonts w:cs="Arial"/>
                <w:color w:val="0A0A0A"/>
                <w:kern w:val="36"/>
                <w:sz w:val="18"/>
                <w:szCs w:val="18"/>
              </w:rPr>
              <w:t>Interlink Electronics FSR400</w:t>
            </w:r>
          </w:p>
          <w:p w14:paraId="3FBF543E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A0A0A"/>
                <w:kern w:val="36"/>
                <w:sz w:val="18"/>
                <w:szCs w:val="18"/>
              </w:rPr>
            </w:pPr>
            <w:r w:rsidRPr="00723F68">
              <w:rPr>
                <w:rFonts w:cs="Arial"/>
                <w:color w:val="0A0A0A"/>
                <w:kern w:val="36"/>
                <w:sz w:val="18"/>
                <w:szCs w:val="18"/>
              </w:rPr>
              <w:fldChar w:fldCharType="begin" w:fldLock="1"/>
            </w:r>
            <w:r w:rsidRPr="00723F68">
              <w:rPr>
                <w:rFonts w:cs="Arial"/>
                <w:color w:val="0A0A0A"/>
                <w:kern w:val="36"/>
                <w:sz w:val="18"/>
                <w:szCs w:val="18"/>
              </w:rPr>
              <w:instrText>ADDIN CSL_CITATION {"citationItems":[{"id":"ITEM-1","itemData":{"URL":"https://www.robotshop.com/uk/interlink-electronics-02-circular-fsr.html?gclid=Cj0KCQiA3Y-ABhCnARIsAKYDH7t-Tib35zAVC1EH2L2qa4RLS-CRVjnA4_N_SOvbUlSh5KmScapTx8IaAgB8EALw_wcB","accessed":{"date-parts":[["2021","4","12"]]},"id":"ITEM-1","issued":{"date-parts":[["2021"]]},"title":"Interlink Electronics FSR400 | RobotShop","type":"webpage"},"uris":["http://www.mendeley.com/documents/?uuid=6fce63e2-6598-39a6-9773-347adfcea1c2"]}],"mendeley":{"formattedCitation":"(&lt;i&gt;Interlink Electronics FSR400 | RobotShop&lt;/i&gt;, 2021)","plainTextFormattedCitation":"(Interlink Electronics FSR400 | RobotShop, 2021)","previouslyFormattedCitation":"(&lt;i&gt;Interlink Electronics FSR400 | RobotShop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color w:val="0A0A0A"/>
                <w:kern w:val="36"/>
                <w:sz w:val="18"/>
                <w:szCs w:val="18"/>
              </w:rPr>
              <w:fldChar w:fldCharType="separate"/>
            </w:r>
            <w:r w:rsidRPr="00723F68">
              <w:rPr>
                <w:rFonts w:cs="Arial"/>
                <w:noProof/>
                <w:color w:val="0A0A0A"/>
                <w:kern w:val="36"/>
                <w:sz w:val="18"/>
                <w:szCs w:val="18"/>
              </w:rPr>
              <w:t>(</w:t>
            </w:r>
            <w:r w:rsidRPr="00723F68">
              <w:rPr>
                <w:rFonts w:cs="Arial"/>
                <w:i/>
                <w:noProof/>
                <w:color w:val="0A0A0A"/>
                <w:kern w:val="36"/>
                <w:sz w:val="18"/>
                <w:szCs w:val="18"/>
              </w:rPr>
              <w:t>Interlink Electronics FSR400 | RobotShop</w:t>
            </w:r>
            <w:r w:rsidRPr="00723F68">
              <w:rPr>
                <w:rFonts w:cs="Arial"/>
                <w:noProof/>
                <w:color w:val="0A0A0A"/>
                <w:kern w:val="36"/>
                <w:sz w:val="18"/>
                <w:szCs w:val="18"/>
              </w:rPr>
              <w:t>, 2021)</w:t>
            </w:r>
            <w:r w:rsidRPr="00723F68">
              <w:rPr>
                <w:rFonts w:cs="Arial"/>
                <w:color w:val="0A0A0A"/>
                <w:kern w:val="36"/>
                <w:sz w:val="18"/>
                <w:szCs w:val="18"/>
              </w:rPr>
              <w:fldChar w:fldCharType="end"/>
            </w:r>
          </w:p>
        </w:tc>
        <w:tc>
          <w:tcPr>
            <w:tcW w:w="2064" w:type="pct"/>
            <w:vAlign w:val="center"/>
          </w:tcPr>
          <w:p w14:paraId="2A0FA5AB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Actuation force – 0.2 N/min</w:t>
            </w:r>
          </w:p>
          <w:p w14:paraId="35534E1D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Force sensitivity range – 0.2-20N</w:t>
            </w:r>
          </w:p>
          <w:p w14:paraId="57E882D4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Force resolution – continuous (analog)</w:t>
            </w:r>
          </w:p>
          <w:p w14:paraId="0DEFE61F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Force repeatability single part – 2%</w:t>
            </w:r>
          </w:p>
          <w:p w14:paraId="475BE457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Force repeatability part to part – 6%</w:t>
            </w:r>
          </w:p>
          <w:p w14:paraId="2B53B679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Non-actuated resistance – &gt;10</w:t>
            </w:r>
            <w:r w:rsidRPr="00723F68">
              <w:rPr>
                <w:rFonts w:cs="Arial"/>
                <w:sz w:val="18"/>
                <w:szCs w:val="18"/>
              </w:rPr>
              <w:t>MΩ</w:t>
            </w:r>
          </w:p>
          <w:p w14:paraId="458C03C4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Length – 38mm</w:t>
            </w:r>
          </w:p>
          <w:p w14:paraId="27795ECE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Diameter of active area – 5.08mm</w:t>
            </w:r>
          </w:p>
          <w:p w14:paraId="7636CE30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Nominal thickness – 0.3mm</w:t>
            </w:r>
          </w:p>
          <w:p w14:paraId="2F9100F9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Switch travel – 0.05mm</w:t>
            </w:r>
          </w:p>
        </w:tc>
        <w:tc>
          <w:tcPr>
            <w:tcW w:w="1189" w:type="pct"/>
            <w:vAlign w:val="center"/>
          </w:tcPr>
          <w:p w14:paraId="68DF1BE8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 xml:space="preserve">Detects force applied by the prosthetic hand fingertips and communicates it to the microcontroller </w:t>
            </w:r>
          </w:p>
        </w:tc>
      </w:tr>
      <w:tr w:rsidR="007144C4" w14:paraId="2E6C1567" w14:textId="77777777" w:rsidTr="00103F32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452B738A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Micro-controller board</w:t>
            </w:r>
          </w:p>
        </w:tc>
        <w:tc>
          <w:tcPr>
            <w:tcW w:w="956" w:type="pct"/>
            <w:vAlign w:val="center"/>
          </w:tcPr>
          <w:p w14:paraId="2EFC4828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Arduino Uno Rev3</w:t>
            </w:r>
          </w:p>
          <w:p w14:paraId="1F68E3E6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A0A0A"/>
                <w:kern w:val="36"/>
                <w:sz w:val="18"/>
                <w:szCs w:val="18"/>
              </w:rPr>
            </w:pPr>
            <w:r w:rsidRPr="00723F68">
              <w:rPr>
                <w:rFonts w:cs="Arial"/>
                <w:color w:val="0A0A0A"/>
                <w:kern w:val="36"/>
                <w:sz w:val="18"/>
                <w:szCs w:val="18"/>
              </w:rPr>
              <w:fldChar w:fldCharType="begin" w:fldLock="1"/>
            </w:r>
            <w:r w:rsidRPr="00723F68">
              <w:rPr>
                <w:rFonts w:cs="Arial"/>
                <w:color w:val="0A0A0A"/>
                <w:kern w:val="36"/>
                <w:sz w:val="18"/>
                <w:szCs w:val="18"/>
              </w:rPr>
              <w:instrText>ADDIN CSL_CITATION {"citationItems":[{"id":"ITEM-1","itemData":{"URL":"https://store.arduino.cc/arduino-uno-rev3","accessed":{"date-parts":[["2021","4","12"]]},"id":"ITEM-1","issued":{"date-parts":[["2021"]]},"title":"Arduino Uno Rev3 | Arduino Official Store","type":"webpage"},"uris":["http://www.mendeley.com/documents/?uuid=e1724fa5-354b-3427-b99b-7636f604dcd6"]}],"mendeley":{"formattedCitation":"(&lt;i&gt;Arduino Uno Rev3 | Arduino Official Store&lt;/i&gt;, 2021)","plainTextFormattedCitation":"(Arduino Uno Rev3 | Arduino Official Store, 2021)","previouslyFormattedCitation":"(&lt;i&gt;Arduino Uno Rev3 | Arduino Official Store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color w:val="0A0A0A"/>
                <w:kern w:val="36"/>
                <w:sz w:val="18"/>
                <w:szCs w:val="18"/>
              </w:rPr>
              <w:fldChar w:fldCharType="separate"/>
            </w:r>
            <w:r w:rsidRPr="00723F68">
              <w:rPr>
                <w:rFonts w:cs="Arial"/>
                <w:noProof/>
                <w:color w:val="0A0A0A"/>
                <w:kern w:val="36"/>
                <w:sz w:val="18"/>
                <w:szCs w:val="18"/>
              </w:rPr>
              <w:t>(</w:t>
            </w:r>
            <w:r w:rsidRPr="00723F68">
              <w:rPr>
                <w:rFonts w:cs="Arial"/>
                <w:i/>
                <w:noProof/>
                <w:color w:val="0A0A0A"/>
                <w:kern w:val="36"/>
                <w:sz w:val="18"/>
                <w:szCs w:val="18"/>
              </w:rPr>
              <w:t>Arduino Uno Rev3 | Arduino Official Store</w:t>
            </w:r>
            <w:r w:rsidRPr="00723F68">
              <w:rPr>
                <w:rFonts w:cs="Arial"/>
                <w:noProof/>
                <w:color w:val="0A0A0A"/>
                <w:kern w:val="36"/>
                <w:sz w:val="18"/>
                <w:szCs w:val="18"/>
              </w:rPr>
              <w:t>, 2021)</w:t>
            </w:r>
            <w:r w:rsidRPr="00723F68">
              <w:rPr>
                <w:rFonts w:cs="Arial"/>
                <w:color w:val="0A0A0A"/>
                <w:kern w:val="36"/>
                <w:sz w:val="18"/>
                <w:szCs w:val="18"/>
              </w:rPr>
              <w:fldChar w:fldCharType="end"/>
            </w:r>
          </w:p>
        </w:tc>
        <w:tc>
          <w:tcPr>
            <w:tcW w:w="2064" w:type="pct"/>
            <w:vAlign w:val="center"/>
          </w:tcPr>
          <w:p w14:paraId="15FBBF55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Microcontroller – Atmega328P</w:t>
            </w:r>
          </w:p>
          <w:p w14:paraId="75E7CC02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Operating voltage – 5V</w:t>
            </w:r>
          </w:p>
          <w:p w14:paraId="588A6867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Input voltage – 7-12V</w:t>
            </w:r>
          </w:p>
          <w:p w14:paraId="50D4250A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 xml:space="preserve">Digital I/O pins count – 14 </w:t>
            </w:r>
          </w:p>
          <w:p w14:paraId="759DC081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PWM Digital I/O pins count – 6</w:t>
            </w:r>
          </w:p>
          <w:p w14:paraId="3FEF06D4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Analog input pins count – 6</w:t>
            </w:r>
          </w:p>
          <w:p w14:paraId="4FE5D77E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DC current per I/O pin – 20mA</w:t>
            </w:r>
          </w:p>
          <w:p w14:paraId="3F88ECDE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DC current for 3.3 pin – 50mA</w:t>
            </w:r>
          </w:p>
          <w:p w14:paraId="02F3D04D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Flash memory – 32KB</w:t>
            </w:r>
          </w:p>
          <w:p w14:paraId="5E8AD0AB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SRAM – 2KB</w:t>
            </w:r>
          </w:p>
          <w:p w14:paraId="0E7420E5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EEPROM – 1KB</w:t>
            </w:r>
          </w:p>
          <w:p w14:paraId="181EA379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Clock speed – 16MHz</w:t>
            </w:r>
          </w:p>
          <w:p w14:paraId="6A7207DC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LED_BUILTIN – 13</w:t>
            </w:r>
          </w:p>
          <w:p w14:paraId="33A477E3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Dimensions – 68.6x53.4mm</w:t>
            </w:r>
          </w:p>
        </w:tc>
        <w:tc>
          <w:tcPr>
            <w:tcW w:w="1189" w:type="pct"/>
            <w:vAlign w:val="center"/>
          </w:tcPr>
          <w:p w14:paraId="479807B2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70AD47" w:themeColor="accent6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 xml:space="preserve">Connects to all of the other elements of the electronic circuit and executes the Arduino IDE code, controlling the function of the whole circuit; connects to a computer and sends it all collected data. </w:t>
            </w:r>
          </w:p>
        </w:tc>
      </w:tr>
      <w:tr w:rsidR="007144C4" w14:paraId="2D724EE3" w14:textId="77777777" w:rsidTr="00103F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037DCCD0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Motor Driver</w:t>
            </w:r>
          </w:p>
        </w:tc>
        <w:tc>
          <w:tcPr>
            <w:tcW w:w="956" w:type="pct"/>
            <w:vAlign w:val="center"/>
          </w:tcPr>
          <w:p w14:paraId="0C270A7A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t>L298N 2A</w:t>
            </w:r>
          </w:p>
          <w:p w14:paraId="50C9A5AA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</w:rPr>
              <w:fldChar w:fldCharType="begin" w:fldLock="1"/>
            </w:r>
            <w:r w:rsidRPr="00723F68">
              <w:rPr>
                <w:rFonts w:cs="Arial"/>
                <w:sz w:val="18"/>
                <w:szCs w:val="18"/>
              </w:rPr>
              <w:instrText>ADDIN CSL_CITATION {"citationItems":[{"id":"ITEM-1","itemData":{"URL":"https://components101.com/modules/l293n-motor-driver-module","accessed":{"date-parts":[["2021","4","12"]]},"id":"ITEM-1","issued":{"date-parts":[["2021"]]},"title":"L298N Motor Driver | Components 101","type":"webpage"},"uris":["http://www.mendeley.com/documents/?uuid=51552614-0e33-3422-a935-a1f206e5fe8d"]}],"mendeley":{"formattedCitation":"(&lt;i&gt;L298N Motor Driver | Components 101&lt;/i&gt;, 2021)","plainTextFormattedCitation":"(L298N Motor Driver | Components 101, 2021)","previouslyFormattedCitation":"(&lt;i&gt;L298N Motor Driver | Components 101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sz w:val="18"/>
                <w:szCs w:val="18"/>
              </w:rPr>
              <w:fldChar w:fldCharType="separate"/>
            </w:r>
            <w:r w:rsidRPr="00723F68">
              <w:rPr>
                <w:rFonts w:cs="Arial"/>
                <w:noProof/>
                <w:sz w:val="18"/>
                <w:szCs w:val="18"/>
              </w:rPr>
              <w:t>(</w:t>
            </w:r>
            <w:r w:rsidRPr="00723F68">
              <w:rPr>
                <w:rFonts w:cs="Arial"/>
                <w:i/>
                <w:noProof/>
                <w:sz w:val="18"/>
                <w:szCs w:val="18"/>
              </w:rPr>
              <w:t>L298N Motor Driver | Components 101</w:t>
            </w:r>
            <w:r w:rsidRPr="00723F68">
              <w:rPr>
                <w:rFonts w:cs="Arial"/>
                <w:noProof/>
                <w:sz w:val="18"/>
                <w:szCs w:val="18"/>
              </w:rPr>
              <w:t>, 2021)</w:t>
            </w:r>
            <w:r w:rsidRPr="00723F68">
              <w:rPr>
                <w:rFonts w:cs="Arial"/>
                <w:sz w:val="18"/>
                <w:szCs w:val="18"/>
              </w:rPr>
              <w:fldChar w:fldCharType="end"/>
            </w:r>
          </w:p>
          <w:p w14:paraId="62E53F33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2064" w:type="pct"/>
            <w:vAlign w:val="center"/>
          </w:tcPr>
          <w:p w14:paraId="0FB67C92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Driver chip – double H bridge L298N</w:t>
            </w:r>
          </w:p>
          <w:p w14:paraId="66D595DF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Motor supply voltage – 46V</w:t>
            </w:r>
          </w:p>
          <w:p w14:paraId="2AE38BFE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Motor supply current – 2A</w:t>
            </w:r>
          </w:p>
          <w:p w14:paraId="767E4C0A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Logic voltage – 5V</w:t>
            </w:r>
          </w:p>
          <w:p w14:paraId="66380162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Driver voltage – 5-35V</w:t>
            </w:r>
          </w:p>
          <w:p w14:paraId="0D9A0038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Driver current – 2A</w:t>
            </w:r>
          </w:p>
          <w:p w14:paraId="6807223B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Logical current – 0-36 mA</w:t>
            </w:r>
          </w:p>
          <w:p w14:paraId="74B932FB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Maximum power – 25W</w:t>
            </w:r>
          </w:p>
        </w:tc>
        <w:tc>
          <w:tcPr>
            <w:tcW w:w="1189" w:type="pct"/>
            <w:vAlign w:val="center"/>
          </w:tcPr>
          <w:p w14:paraId="7FE5C98E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Controls the direction and speed of motor rotations via PWM; regulates voltage and current supply from the DC bench power supply to the circuit</w:t>
            </w:r>
          </w:p>
        </w:tc>
      </w:tr>
      <w:tr w:rsidR="007144C4" w14:paraId="1F1B066C" w14:textId="77777777" w:rsidTr="00103F32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15492F83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Solderless breadboard x4</w:t>
            </w:r>
          </w:p>
        </w:tc>
        <w:tc>
          <w:tcPr>
            <w:tcW w:w="956" w:type="pct"/>
            <w:vAlign w:val="center"/>
          </w:tcPr>
          <w:p w14:paraId="33B06E49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ELEGOO MB-102</w:t>
            </w:r>
          </w:p>
          <w:p w14:paraId="1283BB1E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begin" w:fldLock="1"/>
            </w:r>
            <w:r w:rsidRPr="00723F68">
              <w:rPr>
                <w:rFonts w:cs="Arial"/>
                <w:sz w:val="18"/>
                <w:szCs w:val="18"/>
                <w:lang w:val="en-US"/>
              </w:rPr>
              <w:instrText>ADDIN CSL_CITATION {"citationItems":[{"id":"ITEM-1","itemData":{"URL":"https://www.amazon.co.uk/ELEGOO-Breadboard-Solderless-Distribution-Connecting/dp/B01M0QJTI5/ref=sr_1_1_sspa?dchild=1&amp;keywords=breadboard&amp;qid=1610892544&amp;sr=8-1-spons&amp;psc=1&amp;spLa=ZW5jcnlwdGVkUXVhbGlmaWVyPUFNVk1IMUkyU0VHMlEmZW5jcnlwdGVkSWQ9QTAxMDUxMTIzUUNZOUg","accessed":{"date-parts":[["2021","4","12"]]},"id":"ITEM-1","issued":{"date-parts":[["2021"]]},"title":"ELEGOO MB-102 Breadboard | Amazon.co.uk","type":"webpage"},"uris":["http://www.mendeley.com/documents/?uuid=1339f923-20c6-3b54-be6d-013cd19bfb50"]}],"mendeley":{"formattedCitation":"(&lt;i&gt;ELEGOO MB-102 Breadboard | Amazon.co.uk&lt;/i&gt;, 2021)","plainTextFormattedCitation":"(ELEGOO MB-102 Breadboard | Amazon.co.uk, 2021)","previouslyFormattedCitation":"(&lt;i&gt;ELEGOO MB-102 Breadboard | Amazon.co.uk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separate"/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(</w:t>
            </w:r>
            <w:r w:rsidRPr="00723F68">
              <w:rPr>
                <w:rFonts w:cs="Arial"/>
                <w:i/>
                <w:noProof/>
                <w:sz w:val="18"/>
                <w:szCs w:val="18"/>
                <w:lang w:val="en-US"/>
              </w:rPr>
              <w:t>ELEGOO MB-102 Breadboard | Amazon.co.uk</w:t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, 2021)</w: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2064" w:type="pct"/>
            <w:vAlign w:val="center"/>
          </w:tcPr>
          <w:p w14:paraId="62AE2425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</w:rPr>
              <w:t>Board material – ABS plastic</w:t>
            </w:r>
          </w:p>
          <w:p w14:paraId="4DAD8CC3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</w:rPr>
              <w:t>Tie points – 400 in total, 300 tie-point IC-circuit area, 4x25 tie-point power rails</w:t>
            </w:r>
          </w:p>
          <w:p w14:paraId="15FDEF35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</w:rPr>
              <w:t>Socket pitch – 2.54 mm / 0.1”</w:t>
            </w:r>
          </w:p>
          <w:p w14:paraId="49CE79FA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</w:rPr>
              <w:t>Dimensions – 84x55x8mm</w:t>
            </w:r>
          </w:p>
        </w:tc>
        <w:tc>
          <w:tcPr>
            <w:tcW w:w="1189" w:type="pct"/>
            <w:vAlign w:val="center"/>
          </w:tcPr>
          <w:p w14:paraId="112A4EBB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Increases the number of terminals through which electric connection can be established between different components of the circuit</w:t>
            </w:r>
          </w:p>
        </w:tc>
      </w:tr>
      <w:tr w:rsidR="007144C4" w14:paraId="1DB1A09E" w14:textId="77777777" w:rsidTr="00103F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6AD21055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i/>
                <w:iCs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Resistor x7</w:t>
            </w:r>
          </w:p>
        </w:tc>
        <w:tc>
          <w:tcPr>
            <w:tcW w:w="956" w:type="pct"/>
            <w:vAlign w:val="center"/>
          </w:tcPr>
          <w:p w14:paraId="17C98870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Pi Hut Ultimate Resistor Kit</w:t>
            </w:r>
          </w:p>
          <w:p w14:paraId="2983F865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i/>
                <w:iCs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i/>
                <w:iCs/>
                <w:sz w:val="18"/>
                <w:szCs w:val="18"/>
                <w:lang w:val="en-US"/>
              </w:rPr>
              <w:fldChar w:fldCharType="begin" w:fldLock="1"/>
            </w:r>
            <w:r w:rsidRPr="00723F68">
              <w:rPr>
                <w:rFonts w:cs="Arial"/>
                <w:i/>
                <w:iCs/>
                <w:sz w:val="18"/>
                <w:szCs w:val="18"/>
                <w:lang w:val="en-US"/>
              </w:rPr>
              <w:instrText>ADDIN CSL_CITATION {"citationItems":[{"id":"ITEM-1","itemData":{"URL":"https://thepihut.com/products/ultimate-resistor-kit?variant=36476117073&amp;currency=GBP&amp;utm_medium=product_sync&amp;utm_source=google&amp;utm_content=sag_organic&amp;utm_campaign=sag_organic&amp;gclid=Cj0KCQiA3Y-ABhCnARIsAKYDH7tx8qFWVrlJdfNykb3vt3tzw8vvbHbNcCd_Pd__5ScK40ypK1Hkd2saAq6SEALw_wcB","accessed":{"date-parts":[["2021","4","12"]]},"id":"ITEM-1","issued":{"date-parts":[["2021"]]},"title":"The Pi Hut Ultimate Resistor Kit | The Pi Hut","type":"webpage"},"uris":["http://www.mendeley.com/documents/?uuid=111a0a2a-bbc0-365f-96a4-2a49d632fab0"]}],"mendeley":{"formattedCitation":"(&lt;i&gt;The Pi Hut Ultimate Resistor Kit | The Pi Hut&lt;/i&gt;, 2021)","plainTextFormattedCitation":"(The Pi Hut Ultimate Resistor Kit | The Pi Hut, 2021)","previouslyFormattedCitation":"(&lt;i&gt;The Pi Hut Ultimate Resistor Kit | The Pi Hut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i/>
                <w:iCs/>
                <w:sz w:val="18"/>
                <w:szCs w:val="18"/>
                <w:lang w:val="en-US"/>
              </w:rPr>
              <w:fldChar w:fldCharType="separate"/>
            </w:r>
            <w:r w:rsidRPr="00723F68">
              <w:rPr>
                <w:rFonts w:cs="Arial"/>
                <w:iCs/>
                <w:noProof/>
                <w:sz w:val="18"/>
                <w:szCs w:val="18"/>
                <w:lang w:val="en-US"/>
              </w:rPr>
              <w:t>(</w:t>
            </w:r>
            <w:r w:rsidRPr="00723F68">
              <w:rPr>
                <w:rFonts w:cs="Arial"/>
                <w:i/>
                <w:iCs/>
                <w:noProof/>
                <w:sz w:val="18"/>
                <w:szCs w:val="18"/>
                <w:lang w:val="en-US"/>
              </w:rPr>
              <w:t>The Pi Hut Ultimate Resistor Kit | The Pi Hut</w:t>
            </w:r>
            <w:r w:rsidRPr="00723F68">
              <w:rPr>
                <w:rFonts w:cs="Arial"/>
                <w:iCs/>
                <w:noProof/>
                <w:sz w:val="18"/>
                <w:szCs w:val="18"/>
                <w:lang w:val="en-US"/>
              </w:rPr>
              <w:t>, 2021)</w:t>
            </w:r>
            <w:r w:rsidRPr="00723F68">
              <w:rPr>
                <w:rFonts w:cs="Arial"/>
                <w:i/>
                <w:i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2064" w:type="pct"/>
            <w:vAlign w:val="center"/>
          </w:tcPr>
          <w:p w14:paraId="46DD0E03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</w:rPr>
              <w:t>4.7kΩ resistor x3</w:t>
            </w:r>
          </w:p>
          <w:p w14:paraId="296F6255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</w:rPr>
              <w:t>10kΩ resistor x4</w:t>
            </w:r>
          </w:p>
        </w:tc>
        <w:tc>
          <w:tcPr>
            <w:tcW w:w="1189" w:type="pct"/>
            <w:vAlign w:val="center"/>
          </w:tcPr>
          <w:p w14:paraId="311C172B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i/>
                <w:iCs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</w:rPr>
              <w:t>Implements electrical resistance to reduce the current flow to certain elements of the electric circuit</w:t>
            </w:r>
          </w:p>
        </w:tc>
      </w:tr>
      <w:tr w:rsidR="007144C4" w14:paraId="53D8BD6B" w14:textId="77777777" w:rsidTr="00103F32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426B98A0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Tactile Button x3</w:t>
            </w:r>
          </w:p>
        </w:tc>
        <w:tc>
          <w:tcPr>
            <w:tcW w:w="956" w:type="pct"/>
            <w:vAlign w:val="center"/>
          </w:tcPr>
          <w:p w14:paraId="34CB1A0D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YOUMILE Miniature Momentary Push Button</w:t>
            </w:r>
          </w:p>
          <w:p w14:paraId="6EB33C16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begin" w:fldLock="1"/>
            </w:r>
            <w:r w:rsidRPr="00723F68">
              <w:rPr>
                <w:rFonts w:cs="Arial"/>
                <w:sz w:val="18"/>
                <w:szCs w:val="18"/>
                <w:lang w:val="en-US"/>
              </w:rPr>
              <w:instrText>ADDIN CSL_CITATION {"citationItems":[{"id":"ITEM-1","itemData":{"URL":"https://www.amazon.co.uk/Youmile-100-Pack-Miniature-Momentary-Tactile-6-x-5-mm/dp/B07Q1BXV7T/ref=pd_sbs_2?pd_rd_w=zql4r&amp;pf_rd_p=1469375b-13b4-495f-86c1-e268482be980&amp;pf_rd_r=ZSKWJDJ2BDB86ENZR946&amp;pd_rd_r=f53cf501-0692-47e9-8164-098873634ab6&amp;pd_rd_wg=wXpRR&amp;pd_rd_i=B07Q1BXV7T&amp;psc=1","accessed":{"date-parts":[["2021","4","12"]]},"id":"ITEM-1","issued":{"date-parts":[["2021"]]},"title":"Youmile Miniature Momentary Push Button | Amazon.co.uk","type":"webpage"},"uris":["http://www.mendeley.com/documents/?uuid=5f035105-5eb8-3b5e-9d47-63062345c271"]}],"mendeley":{"formattedCitation":"(&lt;i&gt;Youmile Miniature Momentary Push Button | Amazon.co.uk&lt;/i&gt;, 2021)","plainTextFormattedCitation":"(Youmile Miniature Momentary Push Button | Amazon.co.uk, 2021)","previouslyFormattedCitation":"(&lt;i&gt;Youmile Miniature Momentary Push Button | Amazon.co.uk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separate"/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(</w:t>
            </w:r>
            <w:r w:rsidRPr="00723F68">
              <w:rPr>
                <w:rFonts w:cs="Arial"/>
                <w:i/>
                <w:noProof/>
                <w:sz w:val="18"/>
                <w:szCs w:val="18"/>
                <w:lang w:val="en-US"/>
              </w:rPr>
              <w:t xml:space="preserve">Youmile Miniature Momentary Push Button | </w:t>
            </w:r>
            <w:r w:rsidRPr="00723F68">
              <w:rPr>
                <w:rFonts w:cs="Arial"/>
                <w:i/>
                <w:noProof/>
                <w:sz w:val="18"/>
                <w:szCs w:val="18"/>
                <w:lang w:val="en-US"/>
              </w:rPr>
              <w:lastRenderedPageBreak/>
              <w:t>Amazon.co.uk</w:t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, 2021)</w: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2064" w:type="pct"/>
            <w:vAlign w:val="center"/>
          </w:tcPr>
          <w:p w14:paraId="6D151040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lastRenderedPageBreak/>
              <w:t>Switch type – momentary</w:t>
            </w:r>
          </w:p>
          <w:p w14:paraId="5C1D559E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Terminal – SPST</w:t>
            </w:r>
          </w:p>
          <w:p w14:paraId="6C6A7DAA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Dimensions – 6x6x5mm</w:t>
            </w:r>
          </w:p>
          <w:p w14:paraId="4C63D8D8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Withstand voltage – AC250V</w:t>
            </w:r>
          </w:p>
          <w:p w14:paraId="2D82BA80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Rated load – DC 12V, 50mA</w:t>
            </w:r>
          </w:p>
          <w:p w14:paraId="0B3986C9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Contact resistance – 0.03</w:t>
            </w:r>
            <w:r w:rsidRPr="00723F68">
              <w:rPr>
                <w:rFonts w:cs="Arial"/>
                <w:sz w:val="18"/>
                <w:szCs w:val="18"/>
              </w:rPr>
              <w:t>Ω</w:t>
            </w:r>
          </w:p>
          <w:p w14:paraId="38F48F08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Insulation resistance – 100MΩ</w:t>
            </w:r>
          </w:p>
        </w:tc>
        <w:tc>
          <w:tcPr>
            <w:tcW w:w="1189" w:type="pct"/>
            <w:vAlign w:val="center"/>
          </w:tcPr>
          <w:p w14:paraId="192000B9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proofErr w:type="gramStart"/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Triggers</w:t>
            </w:r>
            <w:proofErr w:type="gramEnd"/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 xml:space="preserve"> execution of a pre-specified portion of Arduino IDE code installed on the microcontroller</w:t>
            </w:r>
          </w:p>
          <w:p w14:paraId="7BC87260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70AD47" w:themeColor="accent6"/>
                <w:sz w:val="18"/>
                <w:szCs w:val="18"/>
                <w:lang w:val="en-US"/>
              </w:rPr>
            </w:pPr>
          </w:p>
        </w:tc>
      </w:tr>
      <w:tr w:rsidR="007144C4" w14:paraId="6EEEC5FE" w14:textId="77777777" w:rsidTr="00103F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3CE7851E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Jump wire (multiple)</w:t>
            </w:r>
          </w:p>
        </w:tc>
        <w:tc>
          <w:tcPr>
            <w:tcW w:w="956" w:type="pct"/>
            <w:vAlign w:val="center"/>
          </w:tcPr>
          <w:p w14:paraId="18EAA22C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proofErr w:type="spellStart"/>
            <w:r w:rsidRPr="00723F68">
              <w:rPr>
                <w:rFonts w:cs="Arial"/>
                <w:sz w:val="18"/>
                <w:szCs w:val="18"/>
                <w:lang w:val="en-US"/>
              </w:rPr>
              <w:t>Elegoo</w:t>
            </w:r>
            <w:proofErr w:type="spellEnd"/>
            <w:r w:rsidRPr="00723F68">
              <w:rPr>
                <w:rFonts w:cs="Arial"/>
                <w:sz w:val="18"/>
                <w:szCs w:val="18"/>
                <w:lang w:val="en-US"/>
              </w:rPr>
              <w:t xml:space="preserve"> Dupont Wires</w:t>
            </w:r>
          </w:p>
          <w:p w14:paraId="7C5C3664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begin" w:fldLock="1"/>
            </w:r>
            <w:r w:rsidRPr="00723F68">
              <w:rPr>
                <w:rFonts w:cs="Arial"/>
                <w:sz w:val="18"/>
                <w:szCs w:val="18"/>
                <w:lang w:val="en-US"/>
              </w:rPr>
              <w:instrText>ADDIN CSL_CITATION {"citationItems":[{"id":"ITEM-1","itemData":{"URL":"https://www.amazon.co.uk/Elegoo-120pcs-Multicolored-Breadboard-arduino-colorful/dp/B01EV70C78","accessed":{"date-parts":[["2021","4","12"]]},"id":"ITEM-1","issued":{"date-parts":[["2021"]]},"title":"Elegoo Dupont Wires | Amazon.co.uk","type":"webpage"},"uris":["http://www.mendeley.com/documents/?uuid=39c1c99b-3f78-343a-8938-f9087210a3fa"]}],"mendeley":{"formattedCitation":"(&lt;i&gt;Elegoo Dupont Wires | Amazon.co.uk&lt;/i&gt;, 2021)","plainTextFormattedCitation":"(Elegoo Dupont Wires | Amazon.co.uk, 2021)","previouslyFormattedCitation":"(&lt;i&gt;Elegoo Dupont Wires | Amazon.co.uk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separate"/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(</w:t>
            </w:r>
            <w:r w:rsidRPr="00723F68">
              <w:rPr>
                <w:rFonts w:cs="Arial"/>
                <w:i/>
                <w:noProof/>
                <w:sz w:val="18"/>
                <w:szCs w:val="18"/>
                <w:lang w:val="en-US"/>
              </w:rPr>
              <w:t>Elegoo Dupont Wires | Amazon.co.uk</w:t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, 2021)</w: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2064" w:type="pct"/>
            <w:vAlign w:val="center"/>
          </w:tcPr>
          <w:p w14:paraId="789F944F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Male-to-male wires (multiple)</w:t>
            </w:r>
          </w:p>
          <w:p w14:paraId="1D098FD1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Female-to-male wires (multiple)</w:t>
            </w:r>
          </w:p>
          <w:p w14:paraId="12DEF4CF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Dimensions – 0.1x0.1x21.01cm</w:t>
            </w:r>
          </w:p>
        </w:tc>
        <w:tc>
          <w:tcPr>
            <w:tcW w:w="1189" w:type="pct"/>
            <w:vAlign w:val="center"/>
          </w:tcPr>
          <w:p w14:paraId="0E625F4D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Establish electric connection between different components of the circuit</w:t>
            </w:r>
          </w:p>
        </w:tc>
      </w:tr>
      <w:tr w:rsidR="007144C4" w14:paraId="35518761" w14:textId="77777777" w:rsidTr="00103F32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592E83E1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LED x2</w:t>
            </w:r>
          </w:p>
        </w:tc>
        <w:tc>
          <w:tcPr>
            <w:tcW w:w="956" w:type="pct"/>
            <w:vAlign w:val="center"/>
          </w:tcPr>
          <w:p w14:paraId="68862A13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YOUMILE Round LED Assorted Kit</w:t>
            </w:r>
          </w:p>
          <w:p w14:paraId="7E0904D9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begin" w:fldLock="1"/>
            </w:r>
            <w:r w:rsidRPr="00723F68">
              <w:rPr>
                <w:rFonts w:cs="Arial"/>
                <w:sz w:val="18"/>
                <w:szCs w:val="18"/>
                <w:lang w:val="en-US"/>
              </w:rPr>
              <w:instrText>ADDIN CSL_CITATION {"citationItems":[{"id":"ITEM-1","itemData":{"URL":"https://www.amazon.co.uk/Youmile-100-Pack-Round-Yellow-emitting/dp/B07PZ75N67/ref=asc_df_B07PZ75N67/?tag=googshopuk-21&amp;linkCode=df0&amp;hvadid=255776740048&amp;hvpos=&amp;hvnetw=g&amp;hvrand=7719691825233744587&amp;hvpone=&amp;hvptwo=&amp;hvqmt=&amp;hvdev=c&amp;hvdvcmdl=&amp;hvlocint=&amp;hvlocphy=9046892&amp;hvtargid=pla-785495961071&amp;psc=1","accessed":{"date-parts":[["2021","4","12"]]},"id":"ITEM-1","issued":{"date-parts":[["2021"]]},"title":"Youmile Round LED Assorted Kit | Amazon.co.uk","type":"webpage"},"uris":["http://www.mendeley.com/documents/?uuid=5a5eb576-13fc-3053-bea8-8ce6a362912c"]}],"mendeley":{"formattedCitation":"(&lt;i&gt;Youmile Round LED Assorted Kit | Amazon.co.uk&lt;/i&gt;, 2021)","plainTextFormattedCitation":"(Youmile Round LED Assorted Kit | Amazon.co.uk, 2021)","previouslyFormattedCitation":"(&lt;i&gt;Youmile Round LED Assorted Kit | Amazon.co.uk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separate"/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(</w:t>
            </w:r>
            <w:r w:rsidRPr="00723F68">
              <w:rPr>
                <w:rFonts w:cs="Arial"/>
                <w:i/>
                <w:noProof/>
                <w:sz w:val="18"/>
                <w:szCs w:val="18"/>
                <w:lang w:val="en-US"/>
              </w:rPr>
              <w:t>Youmile Round LED Assorted Kit | Amazon.co.uk</w:t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, 2021)</w: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2064" w:type="pct"/>
            <w:vAlign w:val="center"/>
          </w:tcPr>
          <w:p w14:paraId="3B0BF2E4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Voltage – 3V</w:t>
            </w:r>
          </w:p>
          <w:p w14:paraId="5471EA9F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Current – 20mA</w:t>
            </w:r>
          </w:p>
          <w:p w14:paraId="3142AEC7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Height – 5mm</w:t>
            </w:r>
          </w:p>
          <w:p w14:paraId="6637DA0A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1189" w:type="pct"/>
            <w:vAlign w:val="center"/>
          </w:tcPr>
          <w:p w14:paraId="07B491FF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Emit light signals representing successful execution of a pre-specified portion of Arduino IDE code installed on the microcontroller</w:t>
            </w:r>
          </w:p>
        </w:tc>
      </w:tr>
      <w:tr w:rsidR="007144C4" w14:paraId="4954BE9B" w14:textId="77777777" w:rsidTr="00103F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vAlign w:val="center"/>
          </w:tcPr>
          <w:p w14:paraId="13C3605E" w14:textId="77777777" w:rsidR="007144C4" w:rsidRPr="00723F68" w:rsidRDefault="007144C4" w:rsidP="00103F32">
            <w:pPr>
              <w:rPr>
                <w:rFonts w:cs="Arial"/>
                <w:color w:val="70AD47" w:themeColor="accent6"/>
                <w:sz w:val="18"/>
                <w:szCs w:val="18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</w:rPr>
              <w:t>Removed components of the original electronic circuit</w:t>
            </w:r>
          </w:p>
        </w:tc>
      </w:tr>
      <w:tr w:rsidR="007144C4" w14:paraId="44891755" w14:textId="77777777" w:rsidTr="00103F32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53210C96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Radio-frequency board x2</w:t>
            </w:r>
          </w:p>
        </w:tc>
        <w:tc>
          <w:tcPr>
            <w:tcW w:w="956" w:type="pct"/>
            <w:vAlign w:val="center"/>
          </w:tcPr>
          <w:p w14:paraId="35ECACE3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NRF24L01</w:t>
            </w:r>
          </w:p>
          <w:p w14:paraId="53B14480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begin" w:fldLock="1"/>
            </w:r>
            <w:r w:rsidRPr="00723F68">
              <w:rPr>
                <w:rFonts w:cs="Arial"/>
                <w:sz w:val="18"/>
                <w:szCs w:val="18"/>
                <w:lang w:val="en-US"/>
              </w:rPr>
              <w:instrText>ADDIN CSL_CITATION {"citationItems":[{"id":"ITEM-1","itemData":{"URL":"https://thepihut.com/products/nrf24l01-rf-board","accessed":{"date-parts":[["2021","4","12"]]},"id":"ITEM-1","issued":{"date-parts":[["2021"]]},"title":"NRF24L01 RF Board | The Pi Hut","type":"webpage"},"uris":["http://www.mendeley.com/documents/?uuid=e64702f8-fb85-3552-a036-b0239704796e"]}],"mendeley":{"formattedCitation":"(&lt;i&gt;NRF24L01 RF Board | The Pi Hut&lt;/i&gt;, 2021)","plainTextFormattedCitation":"(NRF24L01 RF Board | The Pi Hut, 2021)","previouslyFormattedCitation":"(&lt;i&gt;NRF24L01 RF Board | The Pi Hut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separate"/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(</w:t>
            </w:r>
            <w:r w:rsidRPr="00723F68">
              <w:rPr>
                <w:rFonts w:cs="Arial"/>
                <w:i/>
                <w:noProof/>
                <w:sz w:val="18"/>
                <w:szCs w:val="18"/>
                <w:lang w:val="en-US"/>
              </w:rPr>
              <w:t>NRF24L01 RF Board | The Pi Hut</w:t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, 2021)</w: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2064" w:type="pct"/>
            <w:vAlign w:val="center"/>
          </w:tcPr>
          <w:p w14:paraId="529DB9A4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 xml:space="preserve">Transceiver </w:t>
            </w: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–</w:t>
            </w:r>
            <w:r w:rsidRPr="00723F68">
              <w:rPr>
                <w:rFonts w:cs="Arial"/>
                <w:sz w:val="18"/>
                <w:szCs w:val="18"/>
                <w:lang w:val="en-US"/>
              </w:rPr>
              <w:t xml:space="preserve"> NRF24L01</w:t>
            </w:r>
          </w:p>
          <w:p w14:paraId="07E7ABF0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Transmission – wireless 2.4G</w:t>
            </w:r>
          </w:p>
          <w:p w14:paraId="5DBBC41E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Antenna – 2.4GHz</w:t>
            </w:r>
          </w:p>
          <w:p w14:paraId="075F9A01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Communication distance – 55m</w:t>
            </w:r>
          </w:p>
          <w:p w14:paraId="79A3C970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Resistor/capacitator – SMD 0402</w:t>
            </w:r>
          </w:p>
        </w:tc>
        <w:tc>
          <w:tcPr>
            <w:tcW w:w="1189" w:type="pct"/>
            <w:vAlign w:val="center"/>
          </w:tcPr>
          <w:p w14:paraId="1B73CCEB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Allowed wireless communication (data reception and transmission) between the haptic sleeve and a nearby computer via RF</w:t>
            </w:r>
          </w:p>
        </w:tc>
      </w:tr>
      <w:tr w:rsidR="007144C4" w14:paraId="6A52720F" w14:textId="77777777" w:rsidTr="00103F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5A50E80D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i/>
                <w:iCs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Current Sensor</w:t>
            </w:r>
          </w:p>
        </w:tc>
        <w:tc>
          <w:tcPr>
            <w:tcW w:w="956" w:type="pct"/>
            <w:vAlign w:val="center"/>
          </w:tcPr>
          <w:p w14:paraId="6CE32232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Adafruit INA219</w:t>
            </w:r>
          </w:p>
          <w:p w14:paraId="60A3D272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begin" w:fldLock="1"/>
            </w:r>
            <w:r w:rsidRPr="00723F68">
              <w:rPr>
                <w:rFonts w:cs="Arial"/>
                <w:sz w:val="18"/>
                <w:szCs w:val="18"/>
                <w:lang w:val="en-US"/>
              </w:rPr>
              <w:instrText>ADDIN CSL_CITATION {"citationItems":[{"id":"ITEM-1","itemData":{"URL":"https://thepihut.com/products/adafruit-ina219-high-side-dc-current-sensor-breakout-26v-3-2a-max","accessed":{"date-parts":[["2021","4","12"]]},"id":"ITEM-1","issued":{"date-parts":[["2021"]]},"title":"Adafruit INA219 DC Current Sensor | The Pi Hut","type":"webpage"},"uris":["http://www.mendeley.com/documents/?uuid=a875b2af-4685-3aff-98e0-6a65a181007c"]}],"mendeley":{"formattedCitation":"(&lt;i&gt;Adafruit INA219 DC Current Sensor | The Pi Hut&lt;/i&gt;, 2021)","plainTextFormattedCitation":"(Adafruit INA219 DC Current Sensor | The Pi Hut, 2021)","previouslyFormattedCitation":"(&lt;i&gt;Adafruit INA219 DC Current Sensor | The Pi Hut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separate"/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(</w:t>
            </w:r>
            <w:r w:rsidRPr="00723F68">
              <w:rPr>
                <w:rFonts w:cs="Arial"/>
                <w:i/>
                <w:noProof/>
                <w:sz w:val="18"/>
                <w:szCs w:val="18"/>
                <w:lang w:val="en-US"/>
              </w:rPr>
              <w:t>Adafruit INA219 DC Current Sensor | The Pi Hut</w:t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, 2021)</w: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2064" w:type="pct"/>
            <w:vAlign w:val="center"/>
          </w:tcPr>
          <w:p w14:paraId="07CD4A0A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Current sense resistor – 0.1Ω 1% 2W</w:t>
            </w:r>
          </w:p>
          <w:p w14:paraId="699E2750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Target voltage – 26V</w:t>
            </w:r>
          </w:p>
          <w:p w14:paraId="7357256A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Current measurement – 3.2A</w:t>
            </w:r>
          </w:p>
          <w:p w14:paraId="71434F49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Resolution – 0.8mA</w:t>
            </w:r>
          </w:p>
          <w:p w14:paraId="3E45A66B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t>PCB dimensions – 2.3x2.0cm</w:t>
            </w:r>
          </w:p>
        </w:tc>
        <w:tc>
          <w:tcPr>
            <w:tcW w:w="1189" w:type="pct"/>
            <w:vAlign w:val="center"/>
          </w:tcPr>
          <w:p w14:paraId="110E3D4D" w14:textId="77777777" w:rsidR="007144C4" w:rsidRPr="00723F68" w:rsidRDefault="007144C4" w:rsidP="00103F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</w:rPr>
              <w:t>Measured the high side voltage and DC current draw over I2C with 1% precision</w:t>
            </w:r>
          </w:p>
        </w:tc>
      </w:tr>
      <w:tr w:rsidR="007144C4" w14:paraId="1CB3F727" w14:textId="77777777" w:rsidTr="00103F32">
        <w:trPr>
          <w:trHeight w:val="2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vAlign w:val="center"/>
          </w:tcPr>
          <w:p w14:paraId="77EEA767" w14:textId="77777777" w:rsidR="007144C4" w:rsidRPr="00723F68" w:rsidRDefault="007144C4" w:rsidP="00103F32">
            <w:pPr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b w:val="0"/>
                <w:bCs w:val="0"/>
                <w:sz w:val="18"/>
                <w:szCs w:val="18"/>
                <w:lang w:val="en-US"/>
              </w:rPr>
              <w:t>Motor driver</w:t>
            </w:r>
          </w:p>
        </w:tc>
        <w:tc>
          <w:tcPr>
            <w:tcW w:w="956" w:type="pct"/>
            <w:vAlign w:val="center"/>
          </w:tcPr>
          <w:p w14:paraId="19990139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proofErr w:type="spellStart"/>
            <w:r w:rsidRPr="00723F68">
              <w:rPr>
                <w:rFonts w:cs="Arial"/>
                <w:sz w:val="18"/>
                <w:szCs w:val="18"/>
                <w:lang w:val="en-US"/>
              </w:rPr>
              <w:t>STMicro</w:t>
            </w:r>
            <w:proofErr w:type="spellEnd"/>
            <w:r w:rsidRPr="00723F68">
              <w:rPr>
                <w:rFonts w:cs="Arial"/>
                <w:sz w:val="18"/>
                <w:szCs w:val="18"/>
                <w:lang w:val="en-US"/>
              </w:rPr>
              <w:t>-electronics L293D</w:t>
            </w:r>
          </w:p>
          <w:p w14:paraId="1DD0A347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begin" w:fldLock="1"/>
            </w:r>
            <w:r w:rsidRPr="00723F68">
              <w:rPr>
                <w:rFonts w:cs="Arial"/>
                <w:sz w:val="18"/>
                <w:szCs w:val="18"/>
                <w:lang w:val="en-US"/>
              </w:rPr>
              <w:instrText>ADDIN CSL_CITATION {"citationItems":[{"id":"ITEM-1","itemData":{"URL":"https://uk.rs-online.com/web/p/motor-driver-ics/7140622/","accessed":{"date-parts":[["2021","4","12"]]},"id":"ITEM-1","issued":{"date-parts":[["2021"]]},"title":"STMicroelectronics L293D | RS Components","type":"webpage"},"uris":["http://www.mendeley.com/documents/?uuid=b0e1880f-dc8c-35a3-850d-0059826333db"]}],"mendeley":{"formattedCitation":"(&lt;i&gt;STMicroelectronics L293D | RS Components&lt;/i&gt;, 2021)","plainTextFormattedCitation":"(STMicroelectronics L293D | RS Components, 2021)","previouslyFormattedCitation":"(&lt;i&gt;STMicroelectronics L293D | RS Components&lt;/i&gt;, 2021)"},"properties":{"noteIndex":0},"schema":"https://github.com/citation-style-language/schema/raw/master/csl-citation.json"}</w:instrTex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separate"/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(</w:t>
            </w:r>
            <w:r w:rsidRPr="00723F68">
              <w:rPr>
                <w:rFonts w:cs="Arial"/>
                <w:i/>
                <w:noProof/>
                <w:sz w:val="18"/>
                <w:szCs w:val="18"/>
                <w:lang w:val="en-US"/>
              </w:rPr>
              <w:t>STMicroelectronics L293D | RS Components</w:t>
            </w:r>
            <w:r w:rsidRPr="00723F68">
              <w:rPr>
                <w:rFonts w:cs="Arial"/>
                <w:noProof/>
                <w:sz w:val="18"/>
                <w:szCs w:val="18"/>
                <w:lang w:val="en-US"/>
              </w:rPr>
              <w:t>, 2021)</w:t>
            </w:r>
            <w:r w:rsidRPr="00723F68">
              <w:rPr>
                <w:rFonts w:cs="Arial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2064" w:type="pct"/>
            <w:vAlign w:val="center"/>
          </w:tcPr>
          <w:p w14:paraId="68149DC7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Motor type – brushed DC</w:t>
            </w:r>
          </w:p>
          <w:p w14:paraId="79F5C3F7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Output configuration – dual full bridge</w:t>
            </w:r>
          </w:p>
          <w:p w14:paraId="646BD16A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IGBT collector current – 0.6A</w:t>
            </w:r>
          </w:p>
          <w:p w14:paraId="174DC4EC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Collector emitter voltage – 36V</w:t>
            </w:r>
          </w:p>
          <w:p w14:paraId="1D885D6A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Pin count – 16</w:t>
            </w:r>
          </w:p>
          <w:p w14:paraId="13747085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70AD47" w:themeColor="accent6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Dimensions – 20x7.1x5.1mm</w:t>
            </w:r>
          </w:p>
        </w:tc>
        <w:tc>
          <w:tcPr>
            <w:tcW w:w="1189" w:type="pct"/>
            <w:vAlign w:val="center"/>
          </w:tcPr>
          <w:p w14:paraId="750D5CF4" w14:textId="77777777" w:rsidR="007144C4" w:rsidRPr="00723F68" w:rsidRDefault="007144C4" w:rsidP="00103F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70AD47" w:themeColor="accent6"/>
                <w:sz w:val="18"/>
                <w:szCs w:val="18"/>
                <w:lang w:val="en-US"/>
              </w:rPr>
            </w:pPr>
            <w:r w:rsidRPr="00723F68">
              <w:rPr>
                <w:rFonts w:cs="Arial"/>
                <w:color w:val="000000" w:themeColor="text1"/>
                <w:sz w:val="18"/>
                <w:szCs w:val="18"/>
                <w:lang w:val="en-US"/>
              </w:rPr>
              <w:t>Controlled the direction and speed of motor rotations via PWM</w:t>
            </w:r>
          </w:p>
        </w:tc>
      </w:tr>
    </w:tbl>
    <w:p w14:paraId="528182C9" w14:textId="77777777" w:rsidR="00CE2020" w:rsidRDefault="00CE2020"/>
    <w:sectPr w:rsidR="00CE202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144C4"/>
    <w:rsid w:val="00040823"/>
    <w:rsid w:val="00090FBB"/>
    <w:rsid w:val="000D40C2"/>
    <w:rsid w:val="007144C4"/>
    <w:rsid w:val="00AD56E0"/>
    <w:rsid w:val="00CE20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063F4A"/>
  <w15:chartTrackingRefBased/>
  <w15:docId w15:val="{E4C3B5DD-6654-BB44-832C-10555DF7A9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144C4"/>
    <w:rPr>
      <w:rFonts w:ascii="Arial" w:eastAsia="Times New Roman" w:hAnsi="Arial" w:cs="Times New Roman"/>
      <w:sz w:val="22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4">
    <w:name w:val="Plain Table 4"/>
    <w:basedOn w:val="TableNormal"/>
    <w:uiPriority w:val="44"/>
    <w:rsid w:val="007144C4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207</Words>
  <Characters>12584</Characters>
  <Application>Microsoft Office Word</Application>
  <DocSecurity>0</DocSecurity>
  <Lines>104</Lines>
  <Paragraphs>29</Paragraphs>
  <ScaleCrop>false</ScaleCrop>
  <Company/>
  <LinksUpToDate>false</LinksUpToDate>
  <CharactersWithSpaces>147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RKOWSKA Violet</dc:creator>
  <cp:keywords/>
  <dc:description/>
  <cp:lastModifiedBy>BORKOWSKA Violet</cp:lastModifiedBy>
  <cp:revision>1</cp:revision>
  <dcterms:created xsi:type="dcterms:W3CDTF">2021-04-28T12:00:00Z</dcterms:created>
  <dcterms:modified xsi:type="dcterms:W3CDTF">2021-04-28T12:01:00Z</dcterms:modified>
</cp:coreProperties>
</file>